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r w:rsidRPr="00192CAD">
        <w:rPr>
          <w:i/>
          <w:iCs/>
          <w:sz w:val="24"/>
          <w:szCs w:val="24"/>
        </w:rPr>
        <w:t>and</w:t>
      </w:r>
      <w:proofErr w:type="spellEnd"/>
      <w:r w:rsidRPr="00192CAD">
        <w:rPr>
          <w:i/>
          <w:iCs/>
          <w:sz w:val="24"/>
          <w:szCs w:val="24"/>
        </w:rPr>
        <w:t xml:space="preserve">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46BF43D7"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76E33CE" w14:textId="1EE609E7" w:rsidR="00B42405" w:rsidRDefault="00BE6A2D" w:rsidP="00743AA7">
      <w:pPr>
        <w:jc w:val="both"/>
        <w:rPr>
          <w:rFonts w:cstheme="minorHAnsi"/>
          <w:sz w:val="24"/>
          <w:szCs w:val="24"/>
        </w:rPr>
      </w:pPr>
      <w:r>
        <w:rPr>
          <w:rFonts w:cstheme="minorHAnsi"/>
          <w:sz w:val="24"/>
          <w:szCs w:val="24"/>
        </w:rPr>
        <w:lastRenderedPageBreak/>
        <w:t xml:space="preserve">Recordando o enunciado na secção anterior, na qual se expôs a segunda ideia de jogo, </w:t>
      </w: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w:t>
      </w:r>
      <w:r w:rsidRPr="00743AA7">
        <w:rPr>
          <w:kern w:val="2"/>
          <w:sz w:val="24"/>
          <w:szCs w:val="24"/>
          <w14:ligatures w14:val="standardContextual"/>
        </w:rPr>
        <w:lastRenderedPageBreak/>
        <w:t xml:space="preserve">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w:t>
      </w:r>
      <w:r w:rsidRPr="00743AA7">
        <w:rPr>
          <w:kern w:val="2"/>
          <w:sz w:val="24"/>
          <w:szCs w:val="24"/>
          <w14:ligatures w14:val="standardContextual"/>
        </w:rPr>
        <w:lastRenderedPageBreak/>
        <w:t xml:space="preserve">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w:t>
      </w:r>
      <w:r w:rsidRPr="00743AA7">
        <w:rPr>
          <w:kern w:val="2"/>
          <w:sz w:val="24"/>
          <w:szCs w:val="24"/>
          <w14:ligatures w14:val="standardContextual"/>
        </w:rPr>
        <w:lastRenderedPageBreak/>
        <w:t xml:space="preserve">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4"/>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w:t>
      </w:r>
      <w:r w:rsidRPr="00743AA7">
        <w:rPr>
          <w:kern w:val="2"/>
          <w14:ligatures w14:val="standardContextual"/>
        </w:rPr>
        <w:lastRenderedPageBreak/>
        <w:t xml:space="preserve">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lastRenderedPageBreak/>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lastRenderedPageBreak/>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EC54FD8" w14:textId="77777777" w:rsidR="00743AA7" w:rsidRPr="00743AA7" w:rsidRDefault="00743AA7" w:rsidP="00743AA7">
      <w:pPr>
        <w:rPr>
          <w:kern w:val="2"/>
          <w14:ligatures w14:val="standardContextual"/>
        </w:rPr>
      </w:pPr>
      <w:hyperlink r:id="rId72"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 xml:space="preserve">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w:t>
      </w:r>
      <w:r w:rsidRPr="00743AA7">
        <w:rPr>
          <w:kern w:val="2"/>
          <w14:ligatures w14:val="standardContextual"/>
        </w:rPr>
        <w:lastRenderedPageBreak/>
        <w:t>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lastRenderedPageBreak/>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3"/>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4"/>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w:t>
      </w:r>
      <w:r w:rsidRPr="00743AA7">
        <w:rPr>
          <w:kern w:val="2"/>
          <w14:ligatures w14:val="standardContextual"/>
        </w:rPr>
        <w:lastRenderedPageBreak/>
        <w:t xml:space="preserve">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lastRenderedPageBreak/>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lastRenderedPageBreak/>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t xml:space="preserve">Adams, E. (Ernest W. ),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r w:rsidRPr="00192CAD">
            <w:rPr>
              <w:rFonts w:eastAsia="Times New Roman"/>
              <w:i/>
              <w:iCs/>
            </w:rPr>
            <w:t>and</w:t>
          </w:r>
          <w:proofErr w:type="spellEnd"/>
          <w:r w:rsidRPr="00192CAD">
            <w:rPr>
              <w:rFonts w:eastAsia="Times New Roman"/>
              <w:i/>
              <w:iCs/>
            </w:rPr>
            <w:t xml:space="preserve">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lastRenderedPageBreak/>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lastRenderedPageBreak/>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play :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for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5"/>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5"/>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44048" w14:textId="77777777" w:rsidR="00A00849" w:rsidRPr="00192CAD" w:rsidRDefault="00A00849" w:rsidP="00631B7A">
      <w:pPr>
        <w:spacing w:after="0" w:line="240" w:lineRule="auto"/>
      </w:pPr>
      <w:r w:rsidRPr="00192CAD">
        <w:separator/>
      </w:r>
    </w:p>
  </w:endnote>
  <w:endnote w:type="continuationSeparator" w:id="0">
    <w:p w14:paraId="33BD7B2C" w14:textId="77777777" w:rsidR="00A00849" w:rsidRPr="00192CAD" w:rsidRDefault="00A00849"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6BCF9" w14:textId="77777777" w:rsidR="00A00849" w:rsidRPr="00192CAD" w:rsidRDefault="00A00849" w:rsidP="00631B7A">
      <w:pPr>
        <w:spacing w:after="0" w:line="240" w:lineRule="auto"/>
      </w:pPr>
      <w:r w:rsidRPr="00192CAD">
        <w:separator/>
      </w:r>
    </w:p>
  </w:footnote>
  <w:footnote w:type="continuationSeparator" w:id="0">
    <w:p w14:paraId="6A080185" w14:textId="77777777" w:rsidR="00A00849" w:rsidRPr="00192CAD" w:rsidRDefault="00A00849"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5">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32B7"/>
    <w:rsid w:val="009E1A7A"/>
    <w:rsid w:val="009E5D27"/>
    <w:rsid w:val="009E67D6"/>
    <w:rsid w:val="009F00B3"/>
    <w:rsid w:val="009F246E"/>
    <w:rsid w:val="00A00849"/>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48CD"/>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4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hyperlink" Target="https://www.truity.com/test-results/bigfive/18458/47904984" TargetMode="External"/><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chart" Target="charts/chart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62702"/>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2</TotalTime>
  <Pages>88</Pages>
  <Words>25004</Words>
  <Characters>142529</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05</cp:revision>
  <cp:lastPrinted>2023-01-26T14:31:00Z</cp:lastPrinted>
  <dcterms:created xsi:type="dcterms:W3CDTF">2023-01-21T16:18:00Z</dcterms:created>
  <dcterms:modified xsi:type="dcterms:W3CDTF">2023-10-0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